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B30A9" w:rsidRDefault="001B30A9" w:rsidP="001B30A9">
      <w:pPr>
        <w:pStyle w:val="Heading1"/>
        <w:spacing w:line="480" w:lineRule="auto"/>
        <w:jc w:val="center"/>
      </w:pPr>
      <w:bookmarkStart w:id="0" w:name="_Toc134970531"/>
      <w:r w:rsidRPr="00C85F19">
        <w:t>DAFTAR PUSTAKA</w:t>
      </w:r>
      <w:bookmarkEnd w:id="0"/>
    </w:p>
    <w:p w:rsidR="001B30A9" w:rsidRPr="002A3D6F" w:rsidRDefault="001B30A9" w:rsidP="001B30A9"/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64213C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64213C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Amirullah. 2015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Pengantar Manajemen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1st Ed. Jakarta: Mitra Wacana Media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Bastian, Indra. 2006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Akuntansi Sektor Publik: Suatu Pengantar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Jakarta: Erlangga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Dadang, Prasetyo Jatmiko. 2017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Pengantar Manajemen Keuangan: Diandra Kreatif - Dadang Prasetyo Jatmiko - Google Buku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1st Ed. Yogyakarta: Dindra Kreatif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Dewi, Khadijah Dinda Putri, And Arnida Wahyuni Lubis. 2022. “Analisis Laporan Ikhtisar Realisasi Anggaran Untuk Menilai Pencapaian Kinerja Keuangan Pada Kantor Pemerintahan Dinas Lingkungan Hidup Provinsi Sumatera Utara.”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Balance Jurnal Akuntansi Dan Manajemen</w:t>
      </w: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 1(1):111–20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Dharmawan, Muhammad Yandi, Imam Nazarudin Latif, And Catur Kumala Dewi. 2021. “Evaluasi Efektifitas Dan Efisiensi Anggaran Belanja (Studi Empiris Pada Kantor Pelayanan Pajak Pratamatenggarong Tahun 2016-2019).”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Ekonomia</w:t>
      </w: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 10(2):207–15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Dien, Astria Nur Jannah, Jantje Tinangon, And Stanley Walandouw. 2015. “Analisis  Laporan Realisasi Anggaran Untuk Menilai Kinerja Keuangan  Pada Kantor Dinas Pendapatan Daerah Kota Bitung.”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Jurnal Emba : Jurnal Riset Ekonomi, Manajemen, Bisnis Dan Akuntansi</w:t>
      </w: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 3(1):534–41. Doi: 10.35794/Emba.3.1.2015.7245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>Fathony, Adi Dicka, And Abdul Rohman. 2011. “Pengaruh Pendapatan Asli Daerah,Sisa Lebih Perhitungan Anggaran Dan Alokasi Umum Terhadap Oportunistik Penyusun(Studi Kasus Kabupaten/Kota Di Provinsi Jawa Tengah).”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Febriyana, E. (Evita). 2021. “Analisis Target Dan Realisasi Anggaran Pendapatan Dan Belanja Daerah Pemerintah Kabupaten Magelang.”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Jurnal Paradigma Multidispliner</w:t>
      </w: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 2(3):474452. Doi: 10.1210/.V2i3.86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Fitra, H. 2019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Analisis Neraca Dan Laporan Realisasi Aanggaran Pemerintah Daerah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1st Ed. Edited By Cakti Indra Gunawan. Irdh Book Publisher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Fitra, Halkadri, And Zahro Ilmi Efendi. 2020. “Analisis Laporan Realisasi Anggaran Untuk Pengukuran Kinerja Pemerintah Daerah Kabupaten Solok Selatan.”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Menara Ilmu</w:t>
      </w: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 14(1)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Garrison, Ray H. Eric W. Noreen. 2000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Managerial Accounting</w:t>
      </w: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. Jakarta: Salemba </w:t>
      </w:r>
      <w:r w:rsidRPr="0064213C">
        <w:rPr>
          <w:rFonts w:ascii="Times New Roman" w:hAnsi="Times New Roman" w:cs="Times New Roman"/>
          <w:noProof/>
          <w:sz w:val="24"/>
          <w:szCs w:val="24"/>
        </w:rPr>
        <w:lastRenderedPageBreak/>
        <w:t>Empat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Halim, Abdul Dan Kusufi, M. S. 2012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Akuntansi Sektor Publik: Akuntansi Keuangan Daerah.</w:t>
      </w: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 Edisi 4. Jakarta: Salemba Empat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Halim Abdul. 2007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Akuntansi Sektor Publik : Akuntansi Keuangan Daerah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Harahap, S. S. 2013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Analisa Kritis Atas Laporan Keuangan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Jakarta: Pt Raja Grafindo Persada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Haryanto, Sahmuddin,Arifuddin. 2007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Akuntansi Sektor Publik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1st Ed. Universitas Diponegoro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Hasibuan, Malayu S. .. 1984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Manajemen Dasar, Pengertian Dan Masalah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Jakarta: Penerbit Gunung Agung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Hermawan, I. 2019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Pendidikan : Kuantitatif, Kualitatif &amp; Mixed Methode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Kuningan: Hidayatul Quran Kuningan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Ihyaul Ulum. 2009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Audit Sektor Publik Suatu Pengantar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1st Ed. Jakarta: Bumi Aksara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Mahmudi. 2007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Manajemen Kinerja Sektor Publik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Yogyakarta: Upp Stim Ykpn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Mahsun. M. 2009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Pengukuran Kinerja Sektor Publik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3rd Ed. Yogyakarta: Bpfe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Marchelino, Oleh :., Daling Fakultas, Ekonomi Jurusan, Akuntansi Universitas, And Sam Ratulangi Manado. 2013. “Analisis Kinerja Realisasi Anggaran Pendapatan Dan Belanja  Pemerintah Kabupaten Minahasa Tenggara.”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Jurnal Emba : Jurnal Riset Ekonomi, Manajemen, Bisnis Dan Akuntansi</w:t>
      </w: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 1(3):82–89. Doi: 10.35794/Emba.1.3.2013.1942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Mardiasmo. 2009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Akuntansi Sektor Publik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Edited By Andi. Yogyakarta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Margono. 2010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Akuntansi Keuangan Daerah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Jakarta: Kementrian Keuangan Republik Indonesia Badan Pendidikan Dan Pelatihan Keuangan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Munandar, M. 2000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Budgeting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1st Ed. Yogyakarta: Bpfe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Munandar, M. 2007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Budgeting Perencanaan Kerja Pengkoordinasian Kerja Pengawasan Kerja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2nd Ed. Yogyakarta: Bpfe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Nafarin, M. 2012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Penganggaran Perusahaan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Nordiawan, D. 2012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Anggaran Disuatu Pemerintahan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Salemba Em. Jakarta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lastRenderedPageBreak/>
        <w:t>Pangumbalerang, Anggreini, And Sherly Pinatik. 2014. “Kejelasan Sasaran Anggaran Terhadap Akuntabilitas Kinerja Instansi Pemerintah Pada Dinas Pendapatan Daerah Dan Badan Pengelolaan Keuangan Dan Barang Milik Daerah.” 2:800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>Rani Febri Ramadani. 2016. “Analisis Kinerja Anggaran Dan Realisasi Pendapatan Dan Belanja Daerah Permerintah Kota Samarinda.”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Regina, Vebi, Nazarudin Latif, And Ida Rahmawati. 2021. “Analisis Realisasi Anggaran Pendapatan Dan Belanja Daerah (Apbd) Pada Dinas Komunikasi Dan Informatika Provinsi Kalimantan Timur Tahun 2016-2020i.”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Ekonomia</w:t>
      </w: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 10(3):79–88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Renyowijoyo, Muindro. 2012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Akuntansi Sektor Publik: Organisasi Non Laba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3rd Ed. Jakarta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Sekaran, Uma Dan Roger Bougie. 2017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Untuk Bisnis: Pendekatan Pengembangan-Keahlian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6th Ed. Jakarta Selatan: Salemba Empat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Sudrajat, M. Agus, And Irma Diastuti Purniawati. 2018. “Analisis Pengaruh Pad, Dbh, Dau, Dak Dan Pertumbuhan Ekonomi Terhadap Belanja Modal Kabupaten Ngawi Tahun 2003-2015.”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Inventory: Jurnal Akuntansi</w:t>
      </w: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 1(2):56. Doi: 10.25273/Inventory.V1i1.2284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Sugiyono. 2013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Bandung: Cv Alfabeta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213C">
        <w:rPr>
          <w:rFonts w:ascii="Times New Roman" w:hAnsi="Times New Roman" w:cs="Times New Roman"/>
          <w:noProof/>
          <w:sz w:val="24"/>
          <w:szCs w:val="24"/>
        </w:rPr>
        <w:t xml:space="preserve">Widjajanta, B., Widyaningsih, A., &amp; Tanuatmodjo, H. 2014. </w:t>
      </w:r>
      <w:r w:rsidRPr="0064213C">
        <w:rPr>
          <w:rFonts w:ascii="Times New Roman" w:hAnsi="Times New Roman" w:cs="Times New Roman"/>
          <w:i/>
          <w:iCs/>
          <w:noProof/>
          <w:sz w:val="24"/>
          <w:szCs w:val="24"/>
        </w:rPr>
        <w:t>Ekonomi Dan Akuntansi: Mengasah Kemampuan Ekonomi</w:t>
      </w:r>
      <w:r w:rsidRPr="0064213C">
        <w:rPr>
          <w:rFonts w:ascii="Times New Roman" w:hAnsi="Times New Roman" w:cs="Times New Roman"/>
          <w:noProof/>
          <w:sz w:val="24"/>
          <w:szCs w:val="24"/>
        </w:rPr>
        <w:t>. Cv Citra Praya.</w:t>
      </w:r>
    </w:p>
    <w:p w:rsidR="001B30A9" w:rsidRPr="0064213C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64213C">
        <w:rPr>
          <w:rFonts w:ascii="Times New Roman" w:hAnsi="Times New Roman" w:cs="Times New Roman"/>
          <w:b/>
          <w:sz w:val="24"/>
          <w:szCs w:val="24"/>
        </w:rPr>
        <w:fldChar w:fldCharType="end"/>
      </w:r>
      <w:hyperlink r:id="rId6" w:history="1">
        <w:r w:rsidRPr="001D4A65">
          <w:rPr>
            <w:rStyle w:val="Hyperlink"/>
            <w:rFonts w:ascii="Times New Roman" w:hAnsi="Times New Roman" w:cs="Times New Roman"/>
            <w:sz w:val="24"/>
            <w:szCs w:val="24"/>
          </w:rPr>
          <w:t>https://</w:t>
        </w:r>
        <w:r w:rsidRPr="001D4A65">
          <w:rPr>
            <w:rStyle w:val="Hyperlink"/>
            <w:rFonts w:ascii="Times New Roman" w:hAnsi="Times New Roman" w:cs="Times New Roman"/>
            <w:sz w:val="24"/>
            <w:szCs w:val="24"/>
            <w:lang w:val="id-ID"/>
          </w:rPr>
          <w:t>w</w:t>
        </w:r>
        <w:r w:rsidRPr="001D4A65">
          <w:rPr>
            <w:rStyle w:val="Hyperlink"/>
            <w:rFonts w:ascii="Times New Roman" w:hAnsi="Times New Roman" w:cs="Times New Roman"/>
            <w:sz w:val="24"/>
            <w:szCs w:val="24"/>
          </w:rPr>
          <w:t>ww.Brebeskab.Go.Id</w:t>
        </w:r>
      </w:hyperlink>
    </w:p>
    <w:p w:rsidR="001B30A9" w:rsidRDefault="001B30A9" w:rsidP="001B30A9">
      <w:r>
        <w:br w:type="page"/>
      </w:r>
    </w:p>
    <w:p w:rsidR="001B30A9" w:rsidRDefault="001B30A9" w:rsidP="001B30A9">
      <w:pPr>
        <w:jc w:val="center"/>
        <w:rPr>
          <w:rFonts w:ascii="Times New Roman" w:hAnsi="Times New Roman" w:cs="Times New Roman"/>
          <w:b/>
          <w:sz w:val="24"/>
        </w:rPr>
      </w:pPr>
    </w:p>
    <w:p w:rsidR="001B30A9" w:rsidRDefault="001B30A9" w:rsidP="001B30A9">
      <w:pPr>
        <w:jc w:val="center"/>
        <w:rPr>
          <w:rFonts w:ascii="Times New Roman" w:hAnsi="Times New Roman" w:cs="Times New Roman"/>
          <w:b/>
          <w:sz w:val="24"/>
        </w:rPr>
      </w:pPr>
    </w:p>
    <w:p w:rsidR="001B30A9" w:rsidRDefault="001B30A9" w:rsidP="001B30A9">
      <w:pPr>
        <w:jc w:val="center"/>
        <w:rPr>
          <w:rFonts w:ascii="Times New Roman" w:hAnsi="Times New Roman" w:cs="Times New Roman"/>
          <w:b/>
          <w:sz w:val="24"/>
        </w:rPr>
      </w:pPr>
    </w:p>
    <w:p w:rsidR="001B30A9" w:rsidRDefault="001B30A9" w:rsidP="001B30A9">
      <w:pPr>
        <w:jc w:val="center"/>
        <w:rPr>
          <w:rFonts w:ascii="Times New Roman" w:hAnsi="Times New Roman" w:cs="Times New Roman"/>
          <w:b/>
          <w:sz w:val="24"/>
        </w:rPr>
      </w:pPr>
    </w:p>
    <w:p w:rsidR="001B30A9" w:rsidRDefault="001B30A9" w:rsidP="001B30A9">
      <w:pPr>
        <w:jc w:val="center"/>
        <w:rPr>
          <w:rFonts w:ascii="Times New Roman" w:hAnsi="Times New Roman" w:cs="Times New Roman"/>
          <w:b/>
          <w:sz w:val="24"/>
        </w:rPr>
      </w:pPr>
    </w:p>
    <w:p w:rsidR="001B30A9" w:rsidRDefault="001B30A9" w:rsidP="001B30A9">
      <w:pPr>
        <w:jc w:val="center"/>
        <w:rPr>
          <w:rFonts w:ascii="Times New Roman" w:hAnsi="Times New Roman" w:cs="Times New Roman"/>
          <w:b/>
          <w:sz w:val="24"/>
        </w:rPr>
      </w:pPr>
    </w:p>
    <w:p w:rsidR="001B30A9" w:rsidRDefault="001B30A9" w:rsidP="001B30A9">
      <w:pPr>
        <w:jc w:val="center"/>
        <w:rPr>
          <w:rFonts w:ascii="Times New Roman" w:hAnsi="Times New Roman" w:cs="Times New Roman"/>
          <w:b/>
          <w:sz w:val="24"/>
        </w:rPr>
      </w:pPr>
    </w:p>
    <w:p w:rsidR="001B30A9" w:rsidRDefault="001B30A9" w:rsidP="001B30A9">
      <w:pPr>
        <w:jc w:val="center"/>
        <w:rPr>
          <w:rFonts w:ascii="Times New Roman" w:hAnsi="Times New Roman" w:cs="Times New Roman"/>
          <w:b/>
          <w:sz w:val="24"/>
        </w:rPr>
      </w:pPr>
    </w:p>
    <w:p w:rsidR="001B30A9" w:rsidRDefault="001B30A9" w:rsidP="001B30A9">
      <w:pPr>
        <w:jc w:val="center"/>
        <w:rPr>
          <w:rFonts w:ascii="Times New Roman" w:hAnsi="Times New Roman" w:cs="Times New Roman"/>
          <w:b/>
          <w:sz w:val="24"/>
        </w:rPr>
      </w:pPr>
    </w:p>
    <w:p w:rsidR="001B30A9" w:rsidRPr="0064213C" w:rsidRDefault="001B30A9" w:rsidP="001B30A9">
      <w:pPr>
        <w:pStyle w:val="Heading1"/>
        <w:jc w:val="center"/>
        <w:rPr>
          <w:szCs w:val="22"/>
        </w:rPr>
      </w:pPr>
      <w:bookmarkStart w:id="1" w:name="_Toc134970532"/>
      <w:r>
        <w:t>LAMPIRAN-LAMPIRAN</w:t>
      </w:r>
      <w:bookmarkEnd w:id="1"/>
      <w:r>
        <w:br w:type="page"/>
      </w:r>
    </w:p>
    <w:p w:rsidR="001B30A9" w:rsidRDefault="001B30A9" w:rsidP="001B30A9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1</w:t>
      </w:r>
    </w:p>
    <w:p w:rsidR="001B30A9" w:rsidRDefault="001B30A9" w:rsidP="001B30A9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rat Perizinan Permintaan Data LRA Pemerintah Daerah Kabupaten Brebes Tahun 2019-2021</w:t>
      </w:r>
    </w:p>
    <w:p w:rsidR="001B30A9" w:rsidRDefault="001B30A9" w:rsidP="001B30A9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59748BAE" wp14:editId="671F7989">
            <wp:extent cx="3740727" cy="5523377"/>
            <wp:effectExtent l="0" t="0" r="0" b="127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6628003342.jp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45367" cy="55302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B30A9" w:rsidRDefault="001B30A9" w:rsidP="001B30A9">
      <w:pPr>
        <w:rPr>
          <w:rFonts w:ascii="Times New Roman" w:hAnsi="Times New Roman" w:cs="Times New Roman"/>
          <w:b/>
          <w:sz w:val="24"/>
          <w:szCs w:val="24"/>
        </w:rPr>
      </w:pPr>
    </w:p>
    <w:p w:rsidR="001B30A9" w:rsidRDefault="001B30A9" w:rsidP="001B30A9">
      <w:pPr>
        <w:rPr>
          <w:rFonts w:ascii="Times New Roman" w:hAnsi="Times New Roman" w:cs="Times New Roman"/>
          <w:b/>
          <w:sz w:val="24"/>
          <w:szCs w:val="24"/>
        </w:rPr>
      </w:pPr>
    </w:p>
    <w:p w:rsidR="001B30A9" w:rsidRDefault="001B30A9" w:rsidP="001B30A9">
      <w:pPr>
        <w:rPr>
          <w:rFonts w:ascii="Times New Roman" w:hAnsi="Times New Roman" w:cs="Times New Roman"/>
          <w:b/>
          <w:sz w:val="24"/>
          <w:szCs w:val="24"/>
        </w:rPr>
      </w:pPr>
    </w:p>
    <w:p w:rsidR="001B30A9" w:rsidRDefault="001B30A9" w:rsidP="001B30A9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2</w:t>
      </w:r>
    </w:p>
    <w:p w:rsidR="001B30A9" w:rsidRDefault="001B30A9" w:rsidP="001B30A9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EMERINTAH KABUPATEN BREBES</w:t>
      </w:r>
    </w:p>
    <w:p w:rsidR="001B30A9" w:rsidRDefault="001B30A9" w:rsidP="001B30A9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72E1B">
        <w:rPr>
          <w:rFonts w:ascii="Times New Roman" w:hAnsi="Times New Roman" w:cs="Times New Roman"/>
          <w:b/>
          <w:sz w:val="24"/>
          <w:szCs w:val="24"/>
        </w:rPr>
        <w:t>LAPORAN REALISASI ANGGARAN PENDAPATAN DAN BELANJA DAERAH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B72E1B">
        <w:rPr>
          <w:rFonts w:ascii="Times New Roman" w:hAnsi="Times New Roman" w:cs="Times New Roman"/>
          <w:b/>
          <w:sz w:val="24"/>
          <w:szCs w:val="24"/>
        </w:rPr>
        <w:t>UNTUK TAHUN YANG BERAKHIR SAM</w:t>
      </w:r>
      <w:r>
        <w:rPr>
          <w:rFonts w:ascii="Times New Roman" w:hAnsi="Times New Roman" w:cs="Times New Roman"/>
          <w:b/>
          <w:sz w:val="24"/>
          <w:szCs w:val="24"/>
        </w:rPr>
        <w:t xml:space="preserve">PAI DENGAN </w:t>
      </w: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b/>
          <w:sz w:val="24"/>
          <w:szCs w:val="24"/>
        </w:rPr>
        <w:tab/>
      </w:r>
      <w:r w:rsidRPr="00B72E1B">
        <w:rPr>
          <w:rFonts w:ascii="Times New Roman" w:hAnsi="Times New Roman" w:cs="Times New Roman"/>
          <w:b/>
          <w:sz w:val="24"/>
          <w:szCs w:val="24"/>
        </w:rPr>
        <w:t>31 DESEMBER 2019</w:t>
      </w:r>
    </w:p>
    <w:tbl>
      <w:tblPr>
        <w:tblW w:w="9288" w:type="dxa"/>
        <w:tblLook w:val="04A0" w:firstRow="1" w:lastRow="0" w:firstColumn="1" w:lastColumn="0" w:noHBand="0" w:noVBand="1"/>
      </w:tblPr>
      <w:tblGrid>
        <w:gridCol w:w="880"/>
        <w:gridCol w:w="332"/>
        <w:gridCol w:w="374"/>
        <w:gridCol w:w="374"/>
        <w:gridCol w:w="2895"/>
        <w:gridCol w:w="1620"/>
        <w:gridCol w:w="1878"/>
        <w:gridCol w:w="935"/>
      </w:tblGrid>
      <w:tr w:rsidR="001B30A9" w:rsidRPr="00B72E1B" w:rsidTr="00627E16">
        <w:trPr>
          <w:trHeight w:val="435"/>
        </w:trPr>
        <w:tc>
          <w:tcPr>
            <w:tcW w:w="8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NO.</w:t>
            </w:r>
          </w:p>
        </w:tc>
        <w:tc>
          <w:tcPr>
            <w:tcW w:w="3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37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37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895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URAIAN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ANGGARAN 2019</w:t>
            </w:r>
          </w:p>
        </w:tc>
        <w:tc>
          <w:tcPr>
            <w:tcW w:w="187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REALISASI 2019 (Rp)</w:t>
            </w:r>
          </w:p>
        </w:tc>
        <w:tc>
          <w:tcPr>
            <w:tcW w:w="93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(%)</w:t>
            </w:r>
          </w:p>
        </w:tc>
      </w:tr>
      <w:tr w:rsidR="001B30A9" w:rsidRPr="00B72E1B" w:rsidTr="00627E16">
        <w:trPr>
          <w:trHeight w:val="360"/>
        </w:trPr>
        <w:tc>
          <w:tcPr>
            <w:tcW w:w="8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3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3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3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289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(Rp).</w:t>
            </w:r>
          </w:p>
        </w:tc>
        <w:tc>
          <w:tcPr>
            <w:tcW w:w="1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(Audited)</w:t>
            </w:r>
          </w:p>
        </w:tc>
        <w:tc>
          <w:tcPr>
            <w:tcW w:w="93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24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6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3975" w:type="dxa"/>
            <w:gridSpan w:val="4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PENDAPATAN 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–</w:t>
            </w: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.127.590.616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.096.826.845.150,05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02</w:t>
            </w:r>
          </w:p>
        </w:tc>
      </w:tr>
      <w:tr w:rsidR="001B30A9" w:rsidRPr="00B72E1B" w:rsidTr="00627E16">
        <w:trPr>
          <w:trHeight w:val="195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6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1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643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ENDAPATAN ASLI DAERAH (PAD) -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1.974.992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79.091.298.714,05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25</w:t>
            </w: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1 . 1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Pendapatan Pajak Daerah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–</w:t>
            </w: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3.225.000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2.680.315.150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9,16</w:t>
            </w: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1 . 2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Pendapatan Retribusi Daerah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–</w:t>
            </w: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.498.952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3.224.912.333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0,16</w:t>
            </w: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1 . 3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Pendapatan Hasil Pengelolaan Kekayaan Daerah yang Dipisahkan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–</w:t>
            </w: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.037.989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.227.845.627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2,70</w:t>
            </w: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1 . 4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Lain-lain PAD Yang Sah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–</w:t>
            </w: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55.213.051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45.958.225.604,05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6,37</w:t>
            </w:r>
          </w:p>
        </w:tc>
      </w:tr>
      <w:tr w:rsidR="001B30A9" w:rsidRPr="00B72E1B" w:rsidTr="00627E16">
        <w:trPr>
          <w:trHeight w:val="18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6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643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PENDAPATAN TRANSFER 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–</w:t>
            </w: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131.640.685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106.133.167.436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8,80</w:t>
            </w:r>
          </w:p>
        </w:tc>
      </w:tr>
      <w:tr w:rsidR="001B30A9" w:rsidRPr="00B72E1B" w:rsidTr="00627E16">
        <w:trPr>
          <w:trHeight w:val="135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1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Transfer Pemerintah Pusat -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885.498.459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876.097.637.787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50</w:t>
            </w: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1 . 1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Bagi Hasil Pajak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–</w:t>
            </w: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1.566.194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.428.663.358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6,89</w:t>
            </w: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1 . 2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Bagi Hasil Bukan Pajak/Sumber Daya Alam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–</w:t>
            </w: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800.874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666.438.971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9,50</w:t>
            </w: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1 . 3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Dana Alokasi Umum (DAU)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–</w:t>
            </w: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373.396.371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373.396.371.000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00</w:t>
            </w: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1 . 4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Dana Alokasi Khusus (DAK)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–</w:t>
            </w: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7.735.020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3.606.164.458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14</w:t>
            </w:r>
          </w:p>
        </w:tc>
      </w:tr>
      <w:tr w:rsidR="001B30A9" w:rsidRPr="00B72E1B" w:rsidTr="00627E16">
        <w:trPr>
          <w:trHeight w:val="195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45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2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Pendapatan Transfer Pemerintah Pusat - Lainnya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–</w:t>
            </w: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B72E1B" w:rsidTr="00627E16">
        <w:trPr>
          <w:trHeight w:val="345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2 . 3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Dana Penyesuaian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–</w:t>
            </w: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B72E1B" w:rsidTr="00627E16">
        <w:trPr>
          <w:trHeight w:val="15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3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Pendapatan Transfer Pemerintah Daerah Lainnya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–</w:t>
            </w: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0.532.226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8.608.761.544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3,74</w:t>
            </w: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3 . 1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Pendapatan Bagi Hasil Pajak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–</w:t>
            </w: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0.532.226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8.608.761.544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3,74</w:t>
            </w: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Bagi Hasil Lainnya -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B72E1B" w:rsidTr="00627E16">
        <w:trPr>
          <w:trHeight w:val="15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lastRenderedPageBreak/>
              <w:t>4 . 2 . 4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Bantuan Keuangan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–</w:t>
            </w: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5.610.000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.426.768.105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2,48</w:t>
            </w: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4 . 1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antuan Keuangan dari Pemerintah  Daerah Provinsi Lainnya -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5.610.000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.426.768.105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2,48</w:t>
            </w:r>
          </w:p>
        </w:tc>
      </w:tr>
      <w:tr w:rsidR="001B30A9" w:rsidRPr="00B72E1B" w:rsidTr="00627E16">
        <w:trPr>
          <w:trHeight w:val="15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6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3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643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LAIN-LAIN PENDAPATAN DAERAH YANG SAH -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13.974.939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11.602.379.000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61</w:t>
            </w:r>
          </w:p>
        </w:tc>
      </w:tr>
      <w:tr w:rsidR="001B30A9" w:rsidRPr="00B72E1B" w:rsidTr="00627E16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3 . 1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Hibah -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2.965.480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0.592.920.000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8,63</w:t>
            </w:r>
          </w:p>
        </w:tc>
      </w:tr>
      <w:tr w:rsidR="001B30A9" w:rsidRPr="00B72E1B" w:rsidTr="00627E16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Dana Darurat -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B72E1B" w:rsidTr="00627E16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3 . 3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Lainnya - LR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1.009.459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1.009.459.000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00</w:t>
            </w:r>
          </w:p>
        </w:tc>
      </w:tr>
      <w:tr w:rsidR="001B30A9" w:rsidRPr="00B72E1B" w:rsidTr="00627E16">
        <w:trPr>
          <w:trHeight w:val="165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6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8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BELANJA</w:t>
            </w: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667.246.667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471.256.601.337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2,65</w:t>
            </w:r>
          </w:p>
        </w:tc>
      </w:tr>
      <w:tr w:rsidR="001B30A9" w:rsidRPr="00B72E1B" w:rsidTr="00627E16">
        <w:trPr>
          <w:trHeight w:val="15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1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643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BELANJA OPERASI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998.786.739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848.070.004.521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2,46</w:t>
            </w: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1 . 1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Pegawai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073.851.481.1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022.322.106.547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5,20</w:t>
            </w: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1 . 2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Barang dan Jas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45.314.757.9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52.974.003.474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9,08</w:t>
            </w: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Bung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837.500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54.662.800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Subsidi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1 . 5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Hibah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.815.200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.263.570.000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5,26</w:t>
            </w: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1 . 6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Bantuan Sosial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.967.800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1.255.661.700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2,55</w:t>
            </w:r>
          </w:p>
        </w:tc>
      </w:tr>
      <w:tr w:rsidR="001B30A9" w:rsidRPr="00B72E1B" w:rsidTr="00627E16">
        <w:trPr>
          <w:trHeight w:val="12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6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2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643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BELANJA MODAL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63.459.928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1.919.531.365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3,74</w:t>
            </w:r>
          </w:p>
        </w:tc>
      </w:tr>
      <w:tr w:rsidR="001B30A9" w:rsidRPr="00B72E1B" w:rsidTr="00627E16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2 . 1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Modal Tanah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0.000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,00</w:t>
            </w:r>
          </w:p>
        </w:tc>
      </w:tr>
      <w:tr w:rsidR="001B30A9" w:rsidRPr="00B72E1B" w:rsidTr="00627E16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2 . 2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Modal Peralatan dan Mesi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0.516.373.104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.972.089.705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3,11</w:t>
            </w:r>
          </w:p>
        </w:tc>
      </w:tr>
      <w:tr w:rsidR="001B30A9" w:rsidRPr="00B72E1B" w:rsidTr="00627E16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2 . 3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Modal Gedung dan Banguna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2.523.676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5.062.627.657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5,41</w:t>
            </w:r>
          </w:p>
        </w:tc>
      </w:tr>
      <w:tr w:rsidR="001B30A9" w:rsidRPr="00B72E1B" w:rsidTr="00627E16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2 . 4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Modal Jalan, Irigasi dan Jaringa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13.493.587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99.426.343.258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5,51</w:t>
            </w:r>
          </w:p>
        </w:tc>
      </w:tr>
      <w:tr w:rsidR="001B30A9" w:rsidRPr="00B72E1B" w:rsidTr="00627E16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2 . 5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Modal Aset Tetap Lainny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6.426.291.896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2.458.470.745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6,88</w:t>
            </w:r>
          </w:p>
        </w:tc>
      </w:tr>
      <w:tr w:rsidR="001B30A9" w:rsidRPr="00B72E1B" w:rsidTr="00627E16">
        <w:trPr>
          <w:trHeight w:val="135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6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3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643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BELANJA TAK TERDUG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000.000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267.065.451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5,34</w:t>
            </w:r>
          </w:p>
        </w:tc>
      </w:tr>
      <w:tr w:rsidR="001B30A9" w:rsidRPr="00B72E1B" w:rsidTr="00627E16">
        <w:trPr>
          <w:trHeight w:val="36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3 . 1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Tak Terdug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000.000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267.065.451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5,34</w:t>
            </w:r>
          </w:p>
        </w:tc>
      </w:tr>
      <w:tr w:rsidR="001B30A9" w:rsidRPr="00B72E1B" w:rsidTr="00627E16">
        <w:trPr>
          <w:trHeight w:val="15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6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108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TRANSFER</w:t>
            </w: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63.153.749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60.995.139.243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67</w:t>
            </w:r>
          </w:p>
        </w:tc>
      </w:tr>
      <w:tr w:rsidR="001B30A9" w:rsidRPr="00B72E1B" w:rsidTr="00627E16">
        <w:trPr>
          <w:trHeight w:val="135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1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643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TRANSFER BAGI HASIL PENDAPATA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.851.306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.569.843.224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9,19</w:t>
            </w: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1 . 1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ransfer Bagi Hasil Pajak Daerah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.036.410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.672.915.678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6,38</w:t>
            </w: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1 . 2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ransfer Bagi Hasil Pendapatan Lainny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814.896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96.927.546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9,42</w:t>
            </w:r>
          </w:p>
        </w:tc>
      </w:tr>
      <w:tr w:rsidR="001B30A9" w:rsidRPr="00B72E1B" w:rsidTr="00627E16">
        <w:trPr>
          <w:trHeight w:val="12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2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643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TRANSFER BANTUAN KEUANGA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51.302.443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50.425.296.019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87</w:t>
            </w: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2 . 2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ransfer Bantuan Keuangan ke Des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9.993.459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9.116.313.529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87</w:t>
            </w: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2 . 3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ransfer Bantuan Keuangan Lainny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308.984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308.982.490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00</w:t>
            </w:r>
          </w:p>
        </w:tc>
      </w:tr>
      <w:tr w:rsidR="001B30A9" w:rsidRPr="00B72E1B" w:rsidTr="00627E16">
        <w:trPr>
          <w:trHeight w:val="105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6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lastRenderedPageBreak/>
              <w:t> </w:t>
            </w:r>
          </w:p>
        </w:tc>
        <w:tc>
          <w:tcPr>
            <w:tcW w:w="3975" w:type="dxa"/>
            <w:gridSpan w:val="4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SURPLUS / (DEFISIT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(202.809.800.000,00)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(35.424.895.429,95)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,47</w:t>
            </w:r>
          </w:p>
        </w:tc>
      </w:tr>
      <w:tr w:rsidR="001B30A9" w:rsidRPr="00B72E1B" w:rsidTr="00627E16">
        <w:trPr>
          <w:trHeight w:val="105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6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3975" w:type="dxa"/>
            <w:gridSpan w:val="4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EMBIAYAA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105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1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643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ENERIMAAN PEMBIAYAA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13.309.800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12.061.563.928,38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41</w:t>
            </w:r>
          </w:p>
        </w:tc>
      </w:tr>
      <w:tr w:rsidR="001B30A9" w:rsidRPr="00B72E1B" w:rsidTr="00627E16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1 . 1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ggunaan SiLP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8.309.800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8.309.799.004,38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00</w:t>
            </w:r>
          </w:p>
        </w:tc>
      </w:tr>
      <w:tr w:rsidR="001B30A9" w:rsidRPr="00B72E1B" w:rsidTr="00627E16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1 . 2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cairan dana cadanga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B72E1B" w:rsidTr="00627E16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1 . 3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Hasil Pengelolaan Kekayaan Daerah yang Dipisahka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B72E1B" w:rsidTr="00627E16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1 . 4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injaman Dalam Negeri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5.000.000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.663.260.000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B72E1B" w:rsidTr="00627E16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1 . 5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erimaan Kembali Piutang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B72E1B" w:rsidTr="00627E16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1 . 6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erimaan Kembali Investasi Non Permanen Lainny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8.504.924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</w:t>
            </w:r>
          </w:p>
        </w:tc>
      </w:tr>
      <w:tr w:rsidR="001B30A9" w:rsidRPr="00B72E1B" w:rsidTr="00627E16">
        <w:trPr>
          <w:trHeight w:val="195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6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2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643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ENGELUARAN PEMBIAYAA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.500.000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.500.000.000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00</w:t>
            </w:r>
          </w:p>
        </w:tc>
      </w:tr>
      <w:tr w:rsidR="001B30A9" w:rsidRPr="00B72E1B" w:rsidTr="00627E16">
        <w:trPr>
          <w:trHeight w:val="36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2 . 1</w:t>
            </w:r>
          </w:p>
        </w:tc>
        <w:tc>
          <w:tcPr>
            <w:tcW w:w="3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6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mbentukan Dana Cadangan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2 . 2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yertaan Modal ( Investasi ) pemerintah daerah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.500.000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.500.000.000,00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00</w:t>
            </w: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2 . 3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mbayaran Pokok Pinjaman Dalam Negeri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3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2 . 4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9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mberian Pinjaman Daerah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6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975" w:type="dxa"/>
            <w:gridSpan w:val="4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EMBIAYAAN NETTO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2.809.800.000,00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1.561.563.928,38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38</w:t>
            </w:r>
          </w:p>
        </w:tc>
      </w:tr>
      <w:tr w:rsidR="001B30A9" w:rsidRPr="00B72E1B" w:rsidTr="00627E16">
        <w:trPr>
          <w:trHeight w:val="12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B72E1B" w:rsidTr="00627E16">
        <w:trPr>
          <w:trHeight w:val="36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975" w:type="dxa"/>
            <w:gridSpan w:val="4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SISA LEBIH PEMBIAYAAN ANGGARAN (SILPA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6.136.668.498,43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00</w:t>
            </w:r>
          </w:p>
        </w:tc>
      </w:tr>
      <w:tr w:rsidR="001B30A9" w:rsidRPr="00B72E1B" w:rsidTr="00627E16">
        <w:trPr>
          <w:trHeight w:val="240"/>
        </w:trPr>
        <w:tc>
          <w:tcPr>
            <w:tcW w:w="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8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8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72E1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</w:tr>
      <w:tr w:rsidR="001B30A9" w:rsidRPr="00B72E1B" w:rsidTr="00627E16">
        <w:trPr>
          <w:trHeight w:val="24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2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1B30A9" w:rsidRPr="00B72E1B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</w:tbl>
    <w:p w:rsidR="001B30A9" w:rsidRPr="00E15E77" w:rsidRDefault="001B30A9" w:rsidP="001B30A9">
      <w:pPr>
        <w:widowControl w:val="0"/>
        <w:tabs>
          <w:tab w:val="left" w:pos="1418"/>
        </w:tabs>
        <w:autoSpaceDE w:val="0"/>
        <w:autoSpaceDN w:val="0"/>
        <w:adjustRightInd w:val="0"/>
        <w:spacing w:line="240" w:lineRule="auto"/>
        <w:rPr>
          <w:rFonts w:ascii="Times New Roman" w:eastAsiaTheme="minorEastAsia" w:hAnsi="Times New Roman" w:cs="Times New Roman"/>
          <w:sz w:val="24"/>
        </w:rPr>
      </w:pPr>
    </w:p>
    <w:p w:rsidR="001B30A9" w:rsidRDefault="001B30A9" w:rsidP="001B30A9">
      <w:pPr>
        <w:rPr>
          <w:rFonts w:ascii="Times New Roman" w:eastAsiaTheme="minorEastAsia" w:hAnsi="Times New Roman" w:cs="Times New Roman"/>
          <w:sz w:val="24"/>
        </w:rPr>
      </w:pPr>
      <w:r>
        <w:rPr>
          <w:rFonts w:ascii="Times New Roman" w:eastAsiaTheme="minorEastAsia" w:hAnsi="Times New Roman" w:cs="Times New Roman"/>
          <w:sz w:val="24"/>
        </w:rPr>
        <w:br w:type="page"/>
      </w:r>
    </w:p>
    <w:p w:rsidR="001B30A9" w:rsidRDefault="001B30A9" w:rsidP="001B30A9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3</w:t>
      </w:r>
    </w:p>
    <w:p w:rsidR="001B30A9" w:rsidRDefault="001B30A9" w:rsidP="001B30A9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EMERINTAH KABUPATEN BREBES</w:t>
      </w:r>
    </w:p>
    <w:p w:rsidR="001B30A9" w:rsidRDefault="001B30A9" w:rsidP="001B30A9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72E1B">
        <w:rPr>
          <w:rFonts w:ascii="Times New Roman" w:hAnsi="Times New Roman" w:cs="Times New Roman"/>
          <w:b/>
          <w:sz w:val="24"/>
          <w:szCs w:val="24"/>
        </w:rPr>
        <w:t>LAPORAN REALISASI ANGGARAN PENDAPATAN DAN BELANJA DAERAH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C4745">
        <w:rPr>
          <w:rFonts w:ascii="Times New Roman" w:hAnsi="Times New Roman" w:cs="Times New Roman"/>
          <w:b/>
          <w:sz w:val="24"/>
          <w:szCs w:val="24"/>
        </w:rPr>
        <w:t>UNTUK TAHUN YANG BERAKHIR SAMPAI DENGAN 31 DESEMBER 2020 DAN 2019</w:t>
      </w:r>
    </w:p>
    <w:tbl>
      <w:tblPr>
        <w:tblW w:w="9465" w:type="dxa"/>
        <w:jc w:val="center"/>
        <w:tblLook w:val="04A0" w:firstRow="1" w:lastRow="0" w:firstColumn="1" w:lastColumn="0" w:noHBand="0" w:noVBand="1"/>
      </w:tblPr>
      <w:tblGrid>
        <w:gridCol w:w="1040"/>
        <w:gridCol w:w="320"/>
        <w:gridCol w:w="360"/>
        <w:gridCol w:w="360"/>
        <w:gridCol w:w="1268"/>
        <w:gridCol w:w="900"/>
        <w:gridCol w:w="1616"/>
        <w:gridCol w:w="1616"/>
        <w:gridCol w:w="727"/>
        <w:gridCol w:w="1616"/>
      </w:tblGrid>
      <w:tr w:rsidR="001B30A9" w:rsidRPr="009C4745" w:rsidTr="00627E16">
        <w:trPr>
          <w:trHeight w:val="450"/>
          <w:jc w:val="center"/>
        </w:trPr>
        <w:tc>
          <w:tcPr>
            <w:tcW w:w="10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NO.</w:t>
            </w:r>
          </w:p>
        </w:tc>
        <w:tc>
          <w:tcPr>
            <w:tcW w:w="3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3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3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268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URAIAN</w:t>
            </w:r>
          </w:p>
        </w:tc>
        <w:tc>
          <w:tcPr>
            <w:tcW w:w="9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Ref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ANGGARAN 2020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REALISASI 2020 (Rp)</w:t>
            </w:r>
          </w:p>
        </w:tc>
        <w:tc>
          <w:tcPr>
            <w:tcW w:w="72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(%)</w:t>
            </w:r>
          </w:p>
        </w:tc>
        <w:tc>
          <w:tcPr>
            <w:tcW w:w="125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REALISASI 2019 (Rp)</w:t>
            </w:r>
          </w:p>
        </w:tc>
      </w:tr>
      <w:tr w:rsidR="001B30A9" w:rsidRPr="009C4745" w:rsidTr="00627E16">
        <w:trPr>
          <w:trHeight w:val="360"/>
          <w:jc w:val="center"/>
        </w:trPr>
        <w:tc>
          <w:tcPr>
            <w:tcW w:w="10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268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9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(Rp).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(Audited)</w:t>
            </w:r>
          </w:p>
        </w:tc>
        <w:tc>
          <w:tcPr>
            <w:tcW w:w="72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(Audited)</w:t>
            </w:r>
          </w:p>
        </w:tc>
      </w:tr>
      <w:tr w:rsidR="001B30A9" w:rsidRPr="009C4745" w:rsidTr="00627E16">
        <w:trPr>
          <w:trHeight w:val="24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36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2308" w:type="dxa"/>
            <w:gridSpan w:val="4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ENDAPATAN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.004.837.514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.008.370.717.507,14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12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.096.826.845.150,05</w:t>
            </w:r>
          </w:p>
        </w:tc>
      </w:tr>
      <w:tr w:rsidR="001B30A9" w:rsidRPr="009C4745" w:rsidTr="00627E16">
        <w:trPr>
          <w:trHeight w:val="195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36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8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ENDAPATAN ASLI DAERAH (PAD)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63.130.149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92.541.730.819,14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8,10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79.091.298.714,05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1 . 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Pajak Daerah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1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1.716.5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8.613.189.681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6,78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2.680.315.150,00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1 . 2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Retribusi Daerah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1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3.144.986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.467.594.652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7,67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3.224.912.333,00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1 . 3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Hasil Pengelolaan Kekayaan Daerah yang Dipisahkan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1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.048.697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.142.949.901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1,04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.227.845.627,00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1 . 4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Lain-lain PAD Yang Sah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1.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9.219.966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59.317.996.585,14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8,40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45.958.225.604,05</w:t>
            </w:r>
          </w:p>
        </w:tc>
      </w:tr>
      <w:tr w:rsidR="001B30A9" w:rsidRPr="009C4745" w:rsidTr="00627E16">
        <w:trPr>
          <w:trHeight w:val="18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36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8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ENDAPATAN TRANSFER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954.288.941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928.552.252.688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8,68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106.133.167.436,00</w:t>
            </w:r>
          </w:p>
        </w:tc>
      </w:tr>
      <w:tr w:rsidR="001B30A9" w:rsidRPr="009C4745" w:rsidTr="00627E16">
        <w:trPr>
          <w:trHeight w:val="135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Transfer Pemerintah Pusat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735.149.441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708.279.450.821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8,45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876.097.637.787,00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1 . 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agi Hasil Pajak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1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7.325.825.94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4.439.264.481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2,27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.428.663.358,00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1 . 2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agi Hasil Bukan Pajak/Sumber Daya Alam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1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822.516.06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.309.163.650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7,24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666.438.971,00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1 . 3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Dana Alokasi Umum (DAU)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1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261.293.035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241.906.073.000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8,46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373.396.371.000,00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1 . 4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Dana Alokasi Khusus (DAK)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1.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33.708.064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28.624.949.690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8,83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3.606.164.458,00</w:t>
            </w:r>
          </w:p>
        </w:tc>
      </w:tr>
      <w:tr w:rsidR="001B30A9" w:rsidRPr="009C4745" w:rsidTr="00627E16">
        <w:trPr>
          <w:trHeight w:val="195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345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2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Transfer Pemerintah Pusat - Lainnya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9C4745" w:rsidTr="00627E16">
        <w:trPr>
          <w:trHeight w:val="345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lastRenderedPageBreak/>
              <w:t>4 . 2 . 2 . 3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Dana Penyesuaian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2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9C4745" w:rsidTr="00627E16">
        <w:trPr>
          <w:trHeight w:val="15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3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Transfer Pemerintah Daerah Lainnya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8.385.5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1.020.663.531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1,48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8.608.761.544,00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3 . 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Bagi Hasil Pajak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3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8.385.5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1.020.663.531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1,48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8.608.761.544,00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Bagi Hasil Lainnya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3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9C4745" w:rsidTr="00627E16">
        <w:trPr>
          <w:trHeight w:val="15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4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antuan Keuangan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.754.0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9.252.138.336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6,31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.426.768.105,00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4 . 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antuan Keuangan dari Pemerintah  Daerah Provinsi Lainnya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4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.754.0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9.252.138.336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6,31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.426.768.105,00</w:t>
            </w:r>
          </w:p>
        </w:tc>
      </w:tr>
      <w:tr w:rsidR="001B30A9" w:rsidRPr="009C4745" w:rsidTr="00627E16">
        <w:trPr>
          <w:trHeight w:val="15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36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3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8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LAIN-LAIN PENDAPATAN DAERAH YANG SAH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87.418.424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87.276.734.000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98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11.602.379.000,00</w:t>
            </w:r>
          </w:p>
        </w:tc>
      </w:tr>
      <w:tr w:rsidR="001B30A9" w:rsidRPr="009C4745" w:rsidTr="00627E16">
        <w:trPr>
          <w:trHeight w:val="315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3 . 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Hibah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3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4.939.92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4.798.230.000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93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0.592.920.000,00</w:t>
            </w:r>
          </w:p>
        </w:tc>
      </w:tr>
      <w:tr w:rsidR="001B30A9" w:rsidRPr="009C4745" w:rsidTr="00627E16">
        <w:trPr>
          <w:trHeight w:val="315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Dana Darurat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3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9C4745" w:rsidTr="00627E16">
        <w:trPr>
          <w:trHeight w:val="315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3 . 3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Lainnya - LR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3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92.478.504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92.478.504.000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00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1.009.459.000,00</w:t>
            </w:r>
          </w:p>
        </w:tc>
      </w:tr>
      <w:tr w:rsidR="001B30A9" w:rsidRPr="009C4745" w:rsidTr="00627E16">
        <w:trPr>
          <w:trHeight w:val="165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36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BELANJA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433.227.386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260.042.195.634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2,88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471.256.601.337,00</w:t>
            </w:r>
          </w:p>
        </w:tc>
      </w:tr>
      <w:tr w:rsidR="001B30A9" w:rsidRPr="009C4745" w:rsidTr="00627E16">
        <w:trPr>
          <w:trHeight w:val="15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8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BELANJA OPERASI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959.167.460.19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824.812.030.370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3,14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848.070.004.521,00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1 . 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Pegawai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1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037.781.795.051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66.466.706.851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3,13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022.322.106.547,00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1 . 2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Barang dan Jas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1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24.630.409.139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69.780.671.347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3,35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52.974.003.474,00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Bung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1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750.0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232.296.972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54.662.800,00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Subsidi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1.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1 . 5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Hibah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1.5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.437.856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9.199.705.200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5,65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.263.570.000,00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1 . 6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Bantuan Sosial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1.6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3.567.4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.132.650.000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7,53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1.255.661.700,00</w:t>
            </w:r>
          </w:p>
        </w:tc>
      </w:tr>
      <w:tr w:rsidR="001B30A9" w:rsidRPr="009C4745" w:rsidTr="00627E16">
        <w:trPr>
          <w:trHeight w:val="12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36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2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8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BELANJA MODAL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59.869.925.81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32.556.254.864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4,06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1.919.531.365,00</w:t>
            </w:r>
          </w:p>
        </w:tc>
      </w:tr>
      <w:tr w:rsidR="001B30A9" w:rsidRPr="009C4745" w:rsidTr="00627E16">
        <w:trPr>
          <w:trHeight w:val="315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2 . 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Modal Tanah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2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321.546.5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279.002.500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5,09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9C4745" w:rsidTr="00627E16">
        <w:trPr>
          <w:trHeight w:val="315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2 . 2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Modal Peralatan dan Mesin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2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.444.381.674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.408.412.957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4,62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.972.089.705,00</w:t>
            </w:r>
          </w:p>
        </w:tc>
      </w:tr>
      <w:tr w:rsidR="001B30A9" w:rsidRPr="009C4745" w:rsidTr="00627E16">
        <w:trPr>
          <w:trHeight w:val="315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2 . 3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Modal Gedung dan Bangunan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2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2.026.022.906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40.092.056.315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2,15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5.062.627.657,00</w:t>
            </w:r>
          </w:p>
        </w:tc>
      </w:tr>
      <w:tr w:rsidR="001B30A9" w:rsidRPr="009C4745" w:rsidTr="00627E16">
        <w:trPr>
          <w:trHeight w:val="315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2 . 4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Modal Jalan, Irigasi dan Jaringan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2.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0.608.699.338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5.653.855.296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7,10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99.426.343.258,00</w:t>
            </w:r>
          </w:p>
        </w:tc>
      </w:tr>
      <w:tr w:rsidR="001B30A9" w:rsidRPr="009C4745" w:rsidTr="00627E16">
        <w:trPr>
          <w:trHeight w:val="315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2 . 5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Modal Aset Tetap Lainny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2.5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8.469.275.392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2.122.927.796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1,91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2.458.470.745,00</w:t>
            </w:r>
          </w:p>
        </w:tc>
      </w:tr>
      <w:tr w:rsidR="001B30A9" w:rsidRPr="009C4745" w:rsidTr="00627E16">
        <w:trPr>
          <w:trHeight w:val="135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36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lastRenderedPageBreak/>
              <w:t>5 . 3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8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BELANJA TAK TERDUG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4.190.0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673.910.400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,84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267.065.451,00</w:t>
            </w:r>
          </w:p>
        </w:tc>
      </w:tr>
      <w:tr w:rsidR="001B30A9" w:rsidRPr="009C4745" w:rsidTr="00627E16">
        <w:trPr>
          <w:trHeight w:val="36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3 . 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Tak Terdug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3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4.190.0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673.910.400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,84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267.065.451,00</w:t>
            </w:r>
          </w:p>
        </w:tc>
      </w:tr>
      <w:tr w:rsidR="001B30A9" w:rsidRPr="009C4745" w:rsidTr="00627E16">
        <w:trPr>
          <w:trHeight w:val="15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36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2308" w:type="dxa"/>
            <w:gridSpan w:val="4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TRANSFER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99.756.796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95.008.177.371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32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60.995.139.243,00</w:t>
            </w:r>
          </w:p>
        </w:tc>
      </w:tr>
      <w:tr w:rsidR="001B30A9" w:rsidRPr="009C4745" w:rsidTr="00627E16">
        <w:trPr>
          <w:trHeight w:val="135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8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TRANSFER BAGI HASIL PENDAPATAN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.304.388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.436.066.371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,72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.569.843.224,00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1 . 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ransfer Bagi Hasil Pajak Daerah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.1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3.178.331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.162.840.363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7,12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.672.915.678,00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1 . 2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ransfer Bagi Hasil Pendapatan Lainny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.1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126.057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273.226.008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9,89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96.927.546,00</w:t>
            </w:r>
          </w:p>
        </w:tc>
      </w:tr>
      <w:tr w:rsidR="001B30A9" w:rsidRPr="009C4745" w:rsidTr="00627E16">
        <w:trPr>
          <w:trHeight w:val="12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2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8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TRANSFER BANTUAN KEUANGAN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84.452.408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83.572.111.000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87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50.425.296.019,00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2 . 2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ransfer Bantuan Keuangan ke Des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.2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82.990.301.5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82.110.004.500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87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9.116.313.529,00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2 . 3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ransfer Bantuan Keuangan Lainny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.2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462.106.5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462.106.500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00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308.982.490,00</w:t>
            </w:r>
          </w:p>
        </w:tc>
      </w:tr>
      <w:tr w:rsidR="001B30A9" w:rsidRPr="009C4745" w:rsidTr="00627E16">
        <w:trPr>
          <w:trHeight w:val="105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36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08" w:type="dxa"/>
            <w:gridSpan w:val="4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SURPLUS / (DEFISIT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(128.146.668.000,00)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.320.344.502,14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41,61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(35.424.895.429,95)</w:t>
            </w:r>
          </w:p>
        </w:tc>
      </w:tr>
      <w:tr w:rsidR="001B30A9" w:rsidRPr="009C4745" w:rsidTr="00627E16">
        <w:trPr>
          <w:trHeight w:val="105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36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2308" w:type="dxa"/>
            <w:gridSpan w:val="4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EMBIAYAAN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105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30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8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ENERIMAAN PEMBIAYAAN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4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6.146.668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6.162.123.044,43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01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12.061.563.928,38</w:t>
            </w:r>
          </w:p>
        </w:tc>
      </w:tr>
      <w:tr w:rsidR="001B30A9" w:rsidRPr="009C4745" w:rsidTr="00627E16">
        <w:trPr>
          <w:trHeight w:val="30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1 . 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ggunaan SiLP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4.1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6.136.668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6.136.668.498,43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00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8.309.799.004,38</w:t>
            </w:r>
          </w:p>
        </w:tc>
      </w:tr>
      <w:tr w:rsidR="001B30A9" w:rsidRPr="009C4745" w:rsidTr="00627E16">
        <w:trPr>
          <w:trHeight w:val="30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1 . 2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cairan dana cadangan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9C4745" w:rsidTr="00627E16">
        <w:trPr>
          <w:trHeight w:val="30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1 . 3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Hasil Pengelolaan Kekayaan Daerah yang Dipisahkan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9C4745" w:rsidTr="00627E16">
        <w:trPr>
          <w:trHeight w:val="30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1 . 4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injaman Dalam Negeri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4.1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.663.260.000,00</w:t>
            </w:r>
          </w:p>
        </w:tc>
      </w:tr>
      <w:tr w:rsidR="001B30A9" w:rsidRPr="009C4745" w:rsidTr="00627E16">
        <w:trPr>
          <w:trHeight w:val="30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1 . 5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erimaan Kembali Piutang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9C4745" w:rsidTr="00627E16">
        <w:trPr>
          <w:trHeight w:val="30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1 . 6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erimaan Kembali Investasi Non Permanen Lainny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4.1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.0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5.454.546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8.504.924,00</w:t>
            </w:r>
          </w:p>
        </w:tc>
      </w:tr>
      <w:tr w:rsidR="001B30A9" w:rsidRPr="009C4745" w:rsidTr="00627E16">
        <w:trPr>
          <w:trHeight w:val="195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36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2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8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ENGELUARAN PEMBIAYAAN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4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.000.0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.000.000.000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00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.500.000.000,00</w:t>
            </w:r>
          </w:p>
        </w:tc>
      </w:tr>
      <w:tr w:rsidR="001B30A9" w:rsidRPr="009C4745" w:rsidTr="00627E16">
        <w:trPr>
          <w:trHeight w:val="36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2 . 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mbentukan Dana Cadangan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2 . 2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yertaan Modal ( Investasi ) pemerintah daerah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4.2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.000.0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.000.000.000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00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.500.000.000,00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2 . 3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mbayaran Pokok Pinjaman Dalam Negeri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.000.0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.000.000.000,0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9C4745" w:rsidTr="00627E16">
        <w:trPr>
          <w:trHeight w:val="33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 . 2 . 4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8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mberian Pinjaman Daerah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9C4745" w:rsidTr="00627E16">
        <w:trPr>
          <w:trHeight w:val="36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08" w:type="dxa"/>
            <w:gridSpan w:val="4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EMBIAYAAN NETTO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4.2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8.146.668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8.162.123.044,43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01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1.561.563.928,38</w:t>
            </w:r>
          </w:p>
        </w:tc>
      </w:tr>
      <w:tr w:rsidR="001B30A9" w:rsidRPr="009C4745" w:rsidTr="00627E16">
        <w:trPr>
          <w:trHeight w:val="12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9C4745" w:rsidTr="00627E16">
        <w:trPr>
          <w:trHeight w:val="36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08" w:type="dxa"/>
            <w:gridSpan w:val="4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SISA LEBIH PEMBIAYAAN ANGGARAN (SILPA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4.2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1.482.467.546,57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00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6.136.668.498,43</w:t>
            </w:r>
          </w:p>
        </w:tc>
      </w:tr>
      <w:tr w:rsidR="001B30A9" w:rsidRPr="009C4745" w:rsidTr="00627E16">
        <w:trPr>
          <w:trHeight w:val="240"/>
          <w:jc w:val="center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2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9C4745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9C474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</w:tr>
    </w:tbl>
    <w:p w:rsidR="001B30A9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eastAsiaTheme="minorEastAsia" w:hAnsi="Times New Roman" w:cs="Times New Roman"/>
          <w:sz w:val="24"/>
        </w:rPr>
      </w:pPr>
    </w:p>
    <w:p w:rsidR="001B30A9" w:rsidRDefault="001B30A9" w:rsidP="001B30A9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4</w:t>
      </w:r>
    </w:p>
    <w:p w:rsidR="001B30A9" w:rsidRDefault="001B30A9" w:rsidP="001B30A9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EMERINTAH KABUPATEN BREBES</w:t>
      </w:r>
    </w:p>
    <w:p w:rsidR="001B30A9" w:rsidRDefault="001B30A9" w:rsidP="001B30A9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72E1B">
        <w:rPr>
          <w:rFonts w:ascii="Times New Roman" w:hAnsi="Times New Roman" w:cs="Times New Roman"/>
          <w:b/>
          <w:sz w:val="24"/>
          <w:szCs w:val="24"/>
        </w:rPr>
        <w:t>LAPORAN REALISASI ANGGARAN PENDAPATAN DAN BELANJA DAERAH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C4745">
        <w:rPr>
          <w:rFonts w:ascii="Times New Roman" w:hAnsi="Times New Roman" w:cs="Times New Roman"/>
          <w:b/>
          <w:sz w:val="24"/>
          <w:szCs w:val="24"/>
        </w:rPr>
        <w:t>UNTUK TAHUN YANG BERAKHI</w:t>
      </w:r>
      <w:r>
        <w:rPr>
          <w:rFonts w:ascii="Times New Roman" w:hAnsi="Times New Roman" w:cs="Times New Roman"/>
          <w:b/>
          <w:sz w:val="24"/>
          <w:szCs w:val="24"/>
        </w:rPr>
        <w:t>R SAMPAI DENGAN 31 DESEMBER 2021 DAN 2020</w:t>
      </w:r>
    </w:p>
    <w:tbl>
      <w:tblPr>
        <w:tblW w:w="9528" w:type="dxa"/>
        <w:jc w:val="center"/>
        <w:tblLook w:val="04A0" w:firstRow="1" w:lastRow="0" w:firstColumn="1" w:lastColumn="0" w:noHBand="0" w:noVBand="1"/>
      </w:tblPr>
      <w:tblGrid>
        <w:gridCol w:w="1075"/>
        <w:gridCol w:w="545"/>
        <w:gridCol w:w="360"/>
        <w:gridCol w:w="460"/>
        <w:gridCol w:w="1132"/>
        <w:gridCol w:w="896"/>
        <w:gridCol w:w="1616"/>
        <w:gridCol w:w="1616"/>
        <w:gridCol w:w="656"/>
        <w:gridCol w:w="1616"/>
      </w:tblGrid>
      <w:tr w:rsidR="001B30A9" w:rsidRPr="00463EC0" w:rsidTr="00627E16">
        <w:trPr>
          <w:trHeight w:val="585"/>
          <w:jc w:val="center"/>
        </w:trPr>
        <w:tc>
          <w:tcPr>
            <w:tcW w:w="107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NO.</w:t>
            </w:r>
          </w:p>
        </w:tc>
        <w:tc>
          <w:tcPr>
            <w:tcW w:w="54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32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URAIAN</w:t>
            </w:r>
          </w:p>
        </w:tc>
        <w:tc>
          <w:tcPr>
            <w:tcW w:w="89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Ref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ANGGARAN 2021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REALISASI 2021 (Rp)</w:t>
            </w:r>
          </w:p>
        </w:tc>
        <w:tc>
          <w:tcPr>
            <w:tcW w:w="65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(%)</w:t>
            </w:r>
          </w:p>
        </w:tc>
        <w:tc>
          <w:tcPr>
            <w:tcW w:w="117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REALISASI 2020 (Rp)</w:t>
            </w:r>
          </w:p>
        </w:tc>
      </w:tr>
      <w:tr w:rsidR="001B30A9" w:rsidRPr="00463EC0" w:rsidTr="00627E16">
        <w:trPr>
          <w:trHeight w:val="360"/>
          <w:jc w:val="center"/>
        </w:trPr>
        <w:tc>
          <w:tcPr>
            <w:tcW w:w="107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5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32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89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(Rp).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(Audited)</w:t>
            </w:r>
          </w:p>
        </w:tc>
        <w:tc>
          <w:tcPr>
            <w:tcW w:w="65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(Audited)</w:t>
            </w:r>
          </w:p>
        </w:tc>
      </w:tr>
      <w:tr w:rsidR="001B30A9" w:rsidRPr="00463EC0" w:rsidTr="00627E16">
        <w:trPr>
          <w:trHeight w:val="24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36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2497" w:type="dxa"/>
            <w:gridSpan w:val="4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ENDAPATAN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.138.485.176.291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.162.140.424.371,62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75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.008.370.717.507,14</w:t>
            </w:r>
          </w:p>
        </w:tc>
      </w:tr>
      <w:tr w:rsidR="001B30A9" w:rsidRPr="00463EC0" w:rsidTr="00627E16">
        <w:trPr>
          <w:trHeight w:val="19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36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1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52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ENDAPATAN ASLI DAERAH (PAD)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1.422.097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8.511.128.704,62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7,70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92.541.730.819,14</w:t>
            </w: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1 . 1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ajak Daerah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1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0.020.0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4.425.548.718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3,67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8.613.189.681,00</w:t>
            </w: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1 . 2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Retribusi Daerah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1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.644.22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.112.505.734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,89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.467.594.652,00</w:t>
            </w: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1 . 3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Hasil Pengelolaan Kekayaan Daerah yang Dipisahkan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1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.882.962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.839.332.523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56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.142.949.901,00</w:t>
            </w: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1 . 4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Lain-lain PAD Yang Sah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1.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17.874.915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68.133.741.729,62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5,81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59.317.996.585,14</w:t>
            </w:r>
          </w:p>
        </w:tc>
      </w:tr>
      <w:tr w:rsidR="001B30A9" w:rsidRPr="00463EC0" w:rsidTr="00627E16">
        <w:trPr>
          <w:trHeight w:val="18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36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52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ENDAPATAN TRANSFER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464.203.125.961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456.463.471.667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69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421.030.756.688,00</w:t>
            </w:r>
          </w:p>
        </w:tc>
      </w:tr>
      <w:tr w:rsidR="001B30A9" w:rsidRPr="00463EC0" w:rsidTr="00627E16">
        <w:trPr>
          <w:trHeight w:val="13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1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Transfer Pemerintah Pusat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242.175.594.856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238.340.473.031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83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200.757.954.821,00</w:t>
            </w: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1 . 1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Dana Perimbangan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1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726.405.350.856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722.570.229.031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78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708.279.450.821,00</w:t>
            </w: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1 . 2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Dana Insentif Daerah (DID)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1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.291.74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.291.740.000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00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1 . 3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Dana Otonomi Khusus dan Dana Tambahan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1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1 . 4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Dana Keistimewaan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1.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1 . 5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Dana Desa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1.5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92.478.504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92.478.504.000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00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92.478.504.000,00</w:t>
            </w:r>
          </w:p>
        </w:tc>
      </w:tr>
      <w:tr w:rsidR="001B30A9" w:rsidRPr="00463EC0" w:rsidTr="00627E16">
        <w:trPr>
          <w:trHeight w:val="19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34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2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Transfer Antar Daerah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2.027.531.105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18.122.998.636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8,24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0.272.801.867,00</w:t>
            </w:r>
          </w:p>
        </w:tc>
      </w:tr>
      <w:tr w:rsidR="001B30A9" w:rsidRPr="00463EC0" w:rsidTr="00627E16">
        <w:trPr>
          <w:trHeight w:val="34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2 . 1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Bagi Hasil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2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9.684.531.105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6.205.264.636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8,34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1.020.663.531,00</w:t>
            </w:r>
          </w:p>
        </w:tc>
      </w:tr>
      <w:tr w:rsidR="001B30A9" w:rsidRPr="00463EC0" w:rsidTr="00627E16">
        <w:trPr>
          <w:trHeight w:val="28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2 . 2 . 2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antuan Keuangan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2.2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.343.0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.917.734.000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6,55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9.252.138.336,00</w:t>
            </w:r>
          </w:p>
        </w:tc>
      </w:tr>
      <w:tr w:rsidR="001B30A9" w:rsidRPr="00463EC0" w:rsidTr="00627E16">
        <w:trPr>
          <w:trHeight w:val="28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lastRenderedPageBreak/>
              <w:t> 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36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3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52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LAIN-LAIN PENDAPATAN DAERAH YANG SAH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2.859.953.33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7.165.824.000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7,05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4.798.230.000,00</w:t>
            </w:r>
          </w:p>
        </w:tc>
      </w:tr>
      <w:tr w:rsidR="001B30A9" w:rsidRPr="00463EC0" w:rsidTr="00627E16">
        <w:trPr>
          <w:trHeight w:val="31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3 . 1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Hibah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3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.500.0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.175.000.000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5,40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.000.000.000,00</w:t>
            </w:r>
          </w:p>
        </w:tc>
      </w:tr>
      <w:tr w:rsidR="001B30A9" w:rsidRPr="00463EC0" w:rsidTr="00627E16">
        <w:trPr>
          <w:trHeight w:val="31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3 . 2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dapatan Dana Darurat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3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463EC0" w:rsidTr="00627E16">
        <w:trPr>
          <w:trHeight w:val="31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 . 3 . 3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Lain-lain pendapatan sesuai dengan ketentuan Peraturan Perundang-undangan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1.3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0.359.953.33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8.990.824.000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24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8.798.230.000,00</w:t>
            </w:r>
          </w:p>
        </w:tc>
      </w:tr>
      <w:tr w:rsidR="001B30A9" w:rsidRPr="00463EC0" w:rsidTr="00627E16">
        <w:trPr>
          <w:trHeight w:val="16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36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1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BELANJA</w:t>
            </w: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.286.307.643.838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.126.226.470.518,9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5,13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955.050.373.005,00</w:t>
            </w:r>
          </w:p>
        </w:tc>
      </w:tr>
      <w:tr w:rsidR="001B30A9" w:rsidRPr="00463EC0" w:rsidTr="00627E16">
        <w:trPr>
          <w:trHeight w:val="15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1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52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BELANJA OPERASI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086.950.229.96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992.262.378.183,9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5,46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826.274.136.870,00</w:t>
            </w: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1 . 1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Pegawai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1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083.054.366.15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061.706.394.882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8,03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011.986.277.369,00</w:t>
            </w: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1 . 2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Barang dan Jasa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1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86.671.048.628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18.819.614.481,9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2,35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24.261.100.829,00</w:t>
            </w: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1 . 3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Bunga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1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4.0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3.265.200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232.296.972,00</w:t>
            </w: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1 . 4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Subsidi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1.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1 . 5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Hibah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1.5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8.218.313.682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3.365.302.620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5,06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.661.811.700,00</w:t>
            </w: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1 . 6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Bantuan Sosial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1.6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.732.501.5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.097.801.000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6,61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.132.650.000,00</w:t>
            </w:r>
          </w:p>
        </w:tc>
      </w:tr>
      <w:tr w:rsidR="001B30A9" w:rsidRPr="00463EC0" w:rsidTr="00627E16">
        <w:trPr>
          <w:trHeight w:val="12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36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2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52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BELANJA MODAL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93.807.389.839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39.319.806.903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8,97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32.556.254.864,00</w:t>
            </w:r>
          </w:p>
        </w:tc>
      </w:tr>
      <w:tr w:rsidR="001B30A9" w:rsidRPr="00463EC0" w:rsidTr="00627E16">
        <w:trPr>
          <w:trHeight w:val="31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2 . 1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Modal Tanah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2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748.75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505.476.140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6,09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279.002.500,00</w:t>
            </w:r>
          </w:p>
        </w:tc>
      </w:tr>
      <w:tr w:rsidR="001B30A9" w:rsidRPr="00463EC0" w:rsidTr="00627E16">
        <w:trPr>
          <w:trHeight w:val="31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2 . 2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Modal Peralatan dan Mesin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2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7.447.912.678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1.728.765.670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6,06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.408.412.957,00</w:t>
            </w:r>
          </w:p>
        </w:tc>
      </w:tr>
      <w:tr w:rsidR="001B30A9" w:rsidRPr="00463EC0" w:rsidTr="00627E16">
        <w:trPr>
          <w:trHeight w:val="31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2 . 3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Modal Gedung dan Bangunan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2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1.100.658.297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9.174.560.006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7,89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40.092.056.315,00</w:t>
            </w:r>
          </w:p>
        </w:tc>
      </w:tr>
      <w:tr w:rsidR="001B30A9" w:rsidRPr="00463EC0" w:rsidTr="00627E16">
        <w:trPr>
          <w:trHeight w:val="31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2 . 4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Modal Jalan, Irigasi dan Jaringan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2.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6.909.062.622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0.910.365.758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6,79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5.653.855.296,00</w:t>
            </w:r>
          </w:p>
        </w:tc>
      </w:tr>
      <w:tr w:rsidR="001B30A9" w:rsidRPr="00463EC0" w:rsidTr="00627E16">
        <w:trPr>
          <w:trHeight w:val="31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2 . 5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Modal Aset Tetap Lainnya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2.5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.601.006.242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.000.639.329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6,38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2.122.927.796,00</w:t>
            </w:r>
          </w:p>
        </w:tc>
      </w:tr>
      <w:tr w:rsidR="001B30A9" w:rsidRPr="00463EC0" w:rsidTr="00627E16">
        <w:trPr>
          <w:trHeight w:val="13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36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3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52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BELANJA TAK TERDUGA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.582.672.151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735.627.990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6,08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673.910.400,00</w:t>
            </w:r>
          </w:p>
        </w:tc>
      </w:tr>
      <w:tr w:rsidR="001B30A9" w:rsidRPr="00463EC0" w:rsidTr="00627E16">
        <w:trPr>
          <w:trHeight w:val="36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3 . 1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Tak Terduga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3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.582.672.151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735.627.990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6,08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.673.910.400,00</w:t>
            </w:r>
          </w:p>
        </w:tc>
      </w:tr>
      <w:tr w:rsidR="001B30A9" w:rsidRPr="00463EC0" w:rsidTr="00627E16">
        <w:trPr>
          <w:trHeight w:val="15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36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4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52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BELANJA TRANSFER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97.967.351.888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91.908.657.442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13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93.546.070.871,00</w:t>
            </w: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4 . 1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Bagi Hasil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4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.701.635.388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.244.943.942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9,17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.436.066.371,00</w:t>
            </w: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 . 4 . 2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elanja Bantuan Keuangan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2.4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80.265.716.5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79.663.713.500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91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82.110.004.500,00</w:t>
            </w:r>
          </w:p>
        </w:tc>
      </w:tr>
      <w:tr w:rsidR="001B30A9" w:rsidRPr="00463EC0" w:rsidTr="00627E16">
        <w:trPr>
          <w:trHeight w:val="12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10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36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497" w:type="dxa"/>
            <w:gridSpan w:val="4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SURPLUS / (DEFISIT)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(147.822.467.547,00)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5.913.953.852,72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24,30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.320.344.502,14</w:t>
            </w:r>
          </w:p>
        </w:tc>
      </w:tr>
      <w:tr w:rsidR="001B30A9" w:rsidRPr="00463EC0" w:rsidTr="00627E16">
        <w:trPr>
          <w:trHeight w:val="10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36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2497" w:type="dxa"/>
            <w:gridSpan w:val="4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EMBIAYAAN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10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30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1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52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PENERIMAAN </w:t>
            </w: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lastRenderedPageBreak/>
              <w:t>PEMBIAYAAN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lastRenderedPageBreak/>
              <w:t>5.1.3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1.492.467.547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1.498.742.702,57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00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6.162.123.044,43</w:t>
            </w:r>
          </w:p>
        </w:tc>
      </w:tr>
      <w:tr w:rsidR="001B30A9" w:rsidRPr="00463EC0" w:rsidTr="00627E16">
        <w:trPr>
          <w:trHeight w:val="30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lastRenderedPageBreak/>
              <w:t>6 . 1 . 1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isa lebih perhitungan anggaran tahun sebelumnya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.1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1.482.467.547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1.482.467.546,57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00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6.136.668.498,43</w:t>
            </w:r>
          </w:p>
        </w:tc>
      </w:tr>
      <w:tr w:rsidR="001B30A9" w:rsidRPr="00463EC0" w:rsidTr="00627E16">
        <w:trPr>
          <w:trHeight w:val="30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1 . 2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cairan dana cadangan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.1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463EC0" w:rsidTr="00627E16">
        <w:trPr>
          <w:trHeight w:val="30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1 . 3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Hasil Pengelolaan Kekayaan Daerah yang Dipisahkan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.1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463EC0" w:rsidTr="00627E16">
        <w:trPr>
          <w:trHeight w:val="30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1 . 4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erimaan Pinjaman Daerah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.1.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463EC0" w:rsidTr="00627E16">
        <w:trPr>
          <w:trHeight w:val="30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1 . 5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erimaan Kembali Pemberian Pinjaman Daerah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.1.5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.0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.275.156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5.454.546,00</w:t>
            </w:r>
          </w:p>
        </w:tc>
      </w:tr>
      <w:tr w:rsidR="001B30A9" w:rsidRPr="00463EC0" w:rsidTr="00627E16">
        <w:trPr>
          <w:trHeight w:val="30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1 . 6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erimaan Pembiayaan Lainnya sesuai dengan ketentuan Peraturan Perundang-Undangan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.1.6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463EC0" w:rsidTr="00627E16">
        <w:trPr>
          <w:trHeight w:val="195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36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2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52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ENGELUARAN PEMBIAYAAN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.670.0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1.663.260.000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4,04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.000.000.000,00</w:t>
            </w:r>
          </w:p>
        </w:tc>
      </w:tr>
      <w:tr w:rsidR="001B30A9" w:rsidRPr="00463EC0" w:rsidTr="00627E16">
        <w:trPr>
          <w:trHeight w:val="36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2 . 1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mbentukan Dana Cadangan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.2.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2 . 2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yertaan Modal daerah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.2.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.000.0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.000.000.000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0,00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.000.000.000,00</w:t>
            </w: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2 . 3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mbayaran Cicilan Pokok Utang yang Jatuh Tempo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.2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3.670.000.000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3.663.260.000,0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9,95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.000.000.000,00</w:t>
            </w: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2 . 4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mberian Pinjaman Daerah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.2.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33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 . 2 . 5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ngeluaran Pembiayaan Lainnya sesuai dengan ketentuan Peraturan Perundang-Undangan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.2.5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1B30A9" w:rsidRPr="00463EC0" w:rsidTr="00627E16">
        <w:trPr>
          <w:trHeight w:val="36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497" w:type="dxa"/>
            <w:gridSpan w:val="4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EMBIAYAAN NETTO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.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47.822.467.547,0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49.835.482.702,57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1,36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8.162.123.044,43</w:t>
            </w:r>
          </w:p>
        </w:tc>
      </w:tr>
      <w:tr w:rsidR="001B30A9" w:rsidRPr="00463EC0" w:rsidTr="00627E16">
        <w:trPr>
          <w:trHeight w:val="12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1B30A9" w:rsidRPr="00463EC0" w:rsidTr="00627E16">
        <w:trPr>
          <w:trHeight w:val="36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497" w:type="dxa"/>
            <w:gridSpan w:val="4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SISA LEBIH PEMBIAYAAN ANGGARAN (SILPA)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1.3.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5.749.436.555,29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0,00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1.482.467.546,57</w:t>
            </w:r>
          </w:p>
        </w:tc>
      </w:tr>
      <w:tr w:rsidR="001B30A9" w:rsidRPr="00463EC0" w:rsidTr="00627E16">
        <w:trPr>
          <w:trHeight w:val="240"/>
          <w:jc w:val="center"/>
        </w:trPr>
        <w:tc>
          <w:tcPr>
            <w:tcW w:w="10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5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B30A9" w:rsidRPr="00463EC0" w:rsidRDefault="001B30A9" w:rsidP="00627E1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63EC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</w:tr>
    </w:tbl>
    <w:p w:rsidR="001B30A9" w:rsidRPr="002D70D5" w:rsidRDefault="001B30A9" w:rsidP="001B30A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eastAsiaTheme="minorEastAsia" w:hAnsi="Times New Roman" w:cs="Times New Roman"/>
          <w:sz w:val="24"/>
        </w:rPr>
      </w:pPr>
    </w:p>
    <w:p w:rsidR="00082002" w:rsidRDefault="00082002">
      <w:bookmarkStart w:id="2" w:name="_GoBack"/>
      <w:bookmarkEnd w:id="2"/>
    </w:p>
    <w:sectPr w:rsidR="00082002" w:rsidSect="00B6480C">
      <w:pgSz w:w="12240" w:h="15840"/>
      <w:pgMar w:top="2268" w:right="1701" w:bottom="1701" w:left="2268" w:header="709" w:footer="709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ABD5C2A"/>
    <w:multiLevelType w:val="hybridMultilevel"/>
    <w:tmpl w:val="EF5C3A74"/>
    <w:lvl w:ilvl="0" w:tplc="0B32D47C">
      <w:start w:val="1"/>
      <w:numFmt w:val="decimal"/>
      <w:pStyle w:val="Heading3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DDA03BB"/>
    <w:multiLevelType w:val="hybridMultilevel"/>
    <w:tmpl w:val="AF96C114"/>
    <w:lvl w:ilvl="0" w:tplc="C73CE38A">
      <w:start w:val="1"/>
      <w:numFmt w:val="upperLetter"/>
      <w:pStyle w:val="Heading2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B30A9"/>
    <w:rsid w:val="00082002"/>
    <w:rsid w:val="001B30A9"/>
    <w:rsid w:val="005537A6"/>
    <w:rsid w:val="00D45170"/>
    <w:rsid w:val="00E31A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B30A9"/>
  </w:style>
  <w:style w:type="paragraph" w:styleId="Heading1">
    <w:name w:val="heading 1"/>
    <w:basedOn w:val="Normal"/>
    <w:next w:val="Normal"/>
    <w:link w:val="Heading1Char"/>
    <w:uiPriority w:val="9"/>
    <w:qFormat/>
    <w:rsid w:val="001B30A9"/>
    <w:pPr>
      <w:keepNext/>
      <w:keepLines/>
      <w:spacing w:before="360" w:after="0"/>
      <w:outlineLvl w:val="0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B30A9"/>
    <w:pPr>
      <w:keepNext/>
      <w:keepLines/>
      <w:numPr>
        <w:numId w:val="1"/>
      </w:numPr>
      <w:spacing w:before="440" w:after="240"/>
      <w:outlineLvl w:val="1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B30A9"/>
    <w:pPr>
      <w:keepNext/>
      <w:keepLines/>
      <w:numPr>
        <w:numId w:val="2"/>
      </w:numPr>
      <w:spacing w:before="320" w:after="240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B30A9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1B30A9"/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B30A9"/>
    <w:rPr>
      <w:rFonts w:ascii="Times New Roman" w:eastAsiaTheme="majorEastAsia" w:hAnsi="Times New Roman" w:cstheme="majorBidi"/>
      <w:b/>
      <w:bCs/>
      <w:sz w:val="24"/>
    </w:rPr>
  </w:style>
  <w:style w:type="paragraph" w:styleId="ListParagraph">
    <w:name w:val="List Paragraph"/>
    <w:basedOn w:val="Normal"/>
    <w:uiPriority w:val="34"/>
    <w:qFormat/>
    <w:rsid w:val="001B30A9"/>
    <w:pPr>
      <w:ind w:left="720"/>
      <w:contextualSpacing/>
    </w:pPr>
  </w:style>
  <w:style w:type="table" w:styleId="TableGrid">
    <w:name w:val="Table Grid"/>
    <w:basedOn w:val="TableNormal"/>
    <w:uiPriority w:val="59"/>
    <w:rsid w:val="001B30A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1B30A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1B30A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1B30A9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1B30A9"/>
  </w:style>
  <w:style w:type="character" w:customStyle="1" w:styleId="lrzxr">
    <w:name w:val="lrzxr"/>
    <w:basedOn w:val="DefaultParagraphFont"/>
    <w:rsid w:val="001B30A9"/>
  </w:style>
  <w:style w:type="paragraph" w:styleId="BalloonText">
    <w:name w:val="Balloon Text"/>
    <w:basedOn w:val="Normal"/>
    <w:link w:val="BalloonTextChar"/>
    <w:uiPriority w:val="99"/>
    <w:semiHidden/>
    <w:unhideWhenUsed/>
    <w:rsid w:val="001B30A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30A9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1B30A9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1B30A9"/>
    <w:pPr>
      <w:spacing w:before="480"/>
      <w:outlineLvl w:val="9"/>
    </w:pPr>
    <w:rPr>
      <w:rFonts w:asciiTheme="majorHAnsi" w:hAnsiTheme="majorHAnsi"/>
      <w:color w:val="365F91" w:themeColor="accent1" w:themeShade="BF"/>
      <w:sz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1B30A9"/>
    <w:pPr>
      <w:tabs>
        <w:tab w:val="left" w:pos="1080"/>
        <w:tab w:val="right" w:leader="dot" w:pos="8261"/>
      </w:tabs>
      <w:spacing w:after="100" w:line="480" w:lineRule="auto"/>
    </w:pPr>
    <w:rPr>
      <w:rFonts w:ascii="Times New Roman" w:hAnsi="Times New Roman" w:cs="Times New Roman"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1B30A9"/>
    <w:pPr>
      <w:tabs>
        <w:tab w:val="left" w:pos="1080"/>
        <w:tab w:val="right" w:leader="dot" w:pos="8261"/>
      </w:tabs>
      <w:spacing w:after="100" w:line="480" w:lineRule="auto"/>
      <w:ind w:left="1440" w:hanging="360"/>
    </w:pPr>
  </w:style>
  <w:style w:type="paragraph" w:styleId="TOC3">
    <w:name w:val="toc 3"/>
    <w:basedOn w:val="Normal"/>
    <w:next w:val="Normal"/>
    <w:autoRedefine/>
    <w:uiPriority w:val="39"/>
    <w:unhideWhenUsed/>
    <w:rsid w:val="001B30A9"/>
    <w:pPr>
      <w:tabs>
        <w:tab w:val="right" w:leader="dot" w:pos="8261"/>
      </w:tabs>
      <w:spacing w:after="100" w:line="480" w:lineRule="auto"/>
      <w:ind w:left="1800" w:hanging="360"/>
    </w:pPr>
  </w:style>
  <w:style w:type="character" w:styleId="Hyperlink">
    <w:name w:val="Hyperlink"/>
    <w:basedOn w:val="DefaultParagraphFont"/>
    <w:uiPriority w:val="99"/>
    <w:unhideWhenUsed/>
    <w:rsid w:val="001B30A9"/>
    <w:rPr>
      <w:color w:val="0000FF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1B30A9"/>
    <w:pPr>
      <w:spacing w:after="0"/>
    </w:pPr>
  </w:style>
  <w:style w:type="paragraph" w:styleId="Header">
    <w:name w:val="header"/>
    <w:basedOn w:val="Normal"/>
    <w:link w:val="HeaderChar"/>
    <w:uiPriority w:val="99"/>
    <w:unhideWhenUsed/>
    <w:rsid w:val="001B30A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B30A9"/>
  </w:style>
  <w:style w:type="paragraph" w:styleId="Footer">
    <w:name w:val="footer"/>
    <w:basedOn w:val="Normal"/>
    <w:link w:val="FooterChar"/>
    <w:uiPriority w:val="99"/>
    <w:unhideWhenUsed/>
    <w:rsid w:val="001B30A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B30A9"/>
  </w:style>
  <w:style w:type="character" w:customStyle="1" w:styleId="markedcontent">
    <w:name w:val="markedcontent"/>
    <w:basedOn w:val="DefaultParagraphFont"/>
    <w:rsid w:val="001B30A9"/>
  </w:style>
  <w:style w:type="character" w:styleId="PlaceholderText">
    <w:name w:val="Placeholder Text"/>
    <w:basedOn w:val="DefaultParagraphFont"/>
    <w:uiPriority w:val="99"/>
    <w:semiHidden/>
    <w:rsid w:val="001B30A9"/>
    <w:rPr>
      <w:color w:val="808080"/>
    </w:rPr>
  </w:style>
  <w:style w:type="character" w:styleId="Strong">
    <w:name w:val="Strong"/>
    <w:basedOn w:val="DefaultParagraphFont"/>
    <w:uiPriority w:val="22"/>
    <w:qFormat/>
    <w:rsid w:val="001B30A9"/>
    <w:rPr>
      <w:b/>
      <w:bCs/>
    </w:rPr>
  </w:style>
  <w:style w:type="paragraph" w:styleId="NormalWeb">
    <w:name w:val="Normal (Web)"/>
    <w:basedOn w:val="Normal"/>
    <w:uiPriority w:val="99"/>
    <w:unhideWhenUsed/>
    <w:rsid w:val="001B30A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1B30A9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B30A9"/>
  </w:style>
  <w:style w:type="paragraph" w:styleId="Heading1">
    <w:name w:val="heading 1"/>
    <w:basedOn w:val="Normal"/>
    <w:next w:val="Normal"/>
    <w:link w:val="Heading1Char"/>
    <w:uiPriority w:val="9"/>
    <w:qFormat/>
    <w:rsid w:val="001B30A9"/>
    <w:pPr>
      <w:keepNext/>
      <w:keepLines/>
      <w:spacing w:before="360" w:after="0"/>
      <w:outlineLvl w:val="0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B30A9"/>
    <w:pPr>
      <w:keepNext/>
      <w:keepLines/>
      <w:numPr>
        <w:numId w:val="1"/>
      </w:numPr>
      <w:spacing w:before="440" w:after="240"/>
      <w:outlineLvl w:val="1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B30A9"/>
    <w:pPr>
      <w:keepNext/>
      <w:keepLines/>
      <w:numPr>
        <w:numId w:val="2"/>
      </w:numPr>
      <w:spacing w:before="320" w:after="240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B30A9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1B30A9"/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B30A9"/>
    <w:rPr>
      <w:rFonts w:ascii="Times New Roman" w:eastAsiaTheme="majorEastAsia" w:hAnsi="Times New Roman" w:cstheme="majorBidi"/>
      <w:b/>
      <w:bCs/>
      <w:sz w:val="24"/>
    </w:rPr>
  </w:style>
  <w:style w:type="paragraph" w:styleId="ListParagraph">
    <w:name w:val="List Paragraph"/>
    <w:basedOn w:val="Normal"/>
    <w:uiPriority w:val="34"/>
    <w:qFormat/>
    <w:rsid w:val="001B30A9"/>
    <w:pPr>
      <w:ind w:left="720"/>
      <w:contextualSpacing/>
    </w:pPr>
  </w:style>
  <w:style w:type="table" w:styleId="TableGrid">
    <w:name w:val="Table Grid"/>
    <w:basedOn w:val="TableNormal"/>
    <w:uiPriority w:val="59"/>
    <w:rsid w:val="001B30A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1B30A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1B30A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1B30A9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1B30A9"/>
  </w:style>
  <w:style w:type="character" w:customStyle="1" w:styleId="lrzxr">
    <w:name w:val="lrzxr"/>
    <w:basedOn w:val="DefaultParagraphFont"/>
    <w:rsid w:val="001B30A9"/>
  </w:style>
  <w:style w:type="paragraph" w:styleId="BalloonText">
    <w:name w:val="Balloon Text"/>
    <w:basedOn w:val="Normal"/>
    <w:link w:val="BalloonTextChar"/>
    <w:uiPriority w:val="99"/>
    <w:semiHidden/>
    <w:unhideWhenUsed/>
    <w:rsid w:val="001B30A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30A9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1B30A9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1B30A9"/>
    <w:pPr>
      <w:spacing w:before="480"/>
      <w:outlineLvl w:val="9"/>
    </w:pPr>
    <w:rPr>
      <w:rFonts w:asciiTheme="majorHAnsi" w:hAnsiTheme="majorHAnsi"/>
      <w:color w:val="365F91" w:themeColor="accent1" w:themeShade="BF"/>
      <w:sz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1B30A9"/>
    <w:pPr>
      <w:tabs>
        <w:tab w:val="left" w:pos="1080"/>
        <w:tab w:val="right" w:leader="dot" w:pos="8261"/>
      </w:tabs>
      <w:spacing w:after="100" w:line="480" w:lineRule="auto"/>
    </w:pPr>
    <w:rPr>
      <w:rFonts w:ascii="Times New Roman" w:hAnsi="Times New Roman" w:cs="Times New Roman"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1B30A9"/>
    <w:pPr>
      <w:tabs>
        <w:tab w:val="left" w:pos="1080"/>
        <w:tab w:val="right" w:leader="dot" w:pos="8261"/>
      </w:tabs>
      <w:spacing w:after="100" w:line="480" w:lineRule="auto"/>
      <w:ind w:left="1440" w:hanging="360"/>
    </w:pPr>
  </w:style>
  <w:style w:type="paragraph" w:styleId="TOC3">
    <w:name w:val="toc 3"/>
    <w:basedOn w:val="Normal"/>
    <w:next w:val="Normal"/>
    <w:autoRedefine/>
    <w:uiPriority w:val="39"/>
    <w:unhideWhenUsed/>
    <w:rsid w:val="001B30A9"/>
    <w:pPr>
      <w:tabs>
        <w:tab w:val="right" w:leader="dot" w:pos="8261"/>
      </w:tabs>
      <w:spacing w:after="100" w:line="480" w:lineRule="auto"/>
      <w:ind w:left="1800" w:hanging="360"/>
    </w:pPr>
  </w:style>
  <w:style w:type="character" w:styleId="Hyperlink">
    <w:name w:val="Hyperlink"/>
    <w:basedOn w:val="DefaultParagraphFont"/>
    <w:uiPriority w:val="99"/>
    <w:unhideWhenUsed/>
    <w:rsid w:val="001B30A9"/>
    <w:rPr>
      <w:color w:val="0000FF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1B30A9"/>
    <w:pPr>
      <w:spacing w:after="0"/>
    </w:pPr>
  </w:style>
  <w:style w:type="paragraph" w:styleId="Header">
    <w:name w:val="header"/>
    <w:basedOn w:val="Normal"/>
    <w:link w:val="HeaderChar"/>
    <w:uiPriority w:val="99"/>
    <w:unhideWhenUsed/>
    <w:rsid w:val="001B30A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B30A9"/>
  </w:style>
  <w:style w:type="paragraph" w:styleId="Footer">
    <w:name w:val="footer"/>
    <w:basedOn w:val="Normal"/>
    <w:link w:val="FooterChar"/>
    <w:uiPriority w:val="99"/>
    <w:unhideWhenUsed/>
    <w:rsid w:val="001B30A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B30A9"/>
  </w:style>
  <w:style w:type="character" w:customStyle="1" w:styleId="markedcontent">
    <w:name w:val="markedcontent"/>
    <w:basedOn w:val="DefaultParagraphFont"/>
    <w:rsid w:val="001B30A9"/>
  </w:style>
  <w:style w:type="character" w:styleId="PlaceholderText">
    <w:name w:val="Placeholder Text"/>
    <w:basedOn w:val="DefaultParagraphFont"/>
    <w:uiPriority w:val="99"/>
    <w:semiHidden/>
    <w:rsid w:val="001B30A9"/>
    <w:rPr>
      <w:color w:val="808080"/>
    </w:rPr>
  </w:style>
  <w:style w:type="character" w:styleId="Strong">
    <w:name w:val="Strong"/>
    <w:basedOn w:val="DefaultParagraphFont"/>
    <w:uiPriority w:val="22"/>
    <w:qFormat/>
    <w:rsid w:val="001B30A9"/>
    <w:rPr>
      <w:b/>
      <w:bCs/>
    </w:rPr>
  </w:style>
  <w:style w:type="paragraph" w:styleId="NormalWeb">
    <w:name w:val="Normal (Web)"/>
    <w:basedOn w:val="Normal"/>
    <w:uiPriority w:val="99"/>
    <w:unhideWhenUsed/>
    <w:rsid w:val="001B30A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1B30A9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image" Target="media/image1.jp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Brebeskab.Go.Id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4</Pages>
  <Words>3462</Words>
  <Characters>19736</Characters>
  <Application>Microsoft Office Word</Application>
  <DocSecurity>0</DocSecurity>
  <Lines>164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1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hp</cp:lastModifiedBy>
  <cp:revision>1</cp:revision>
  <dcterms:created xsi:type="dcterms:W3CDTF">2023-08-18T03:33:00Z</dcterms:created>
  <dcterms:modified xsi:type="dcterms:W3CDTF">2023-08-18T03:34:00Z</dcterms:modified>
</cp:coreProperties>
</file>